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10CEE158" w:rsidR="00C06813" w:rsidRPr="004D42BE" w:rsidRDefault="004421D9" w:rsidP="004421D9">
      <w:pPr>
        <w:jc w:val="center"/>
        <w:rPr>
          <w:b/>
          <w:bCs/>
          <w:sz w:val="28"/>
          <w:szCs w:val="28"/>
          <w:lang w:val="en-AU"/>
        </w:rPr>
      </w:pPr>
      <w:r w:rsidRPr="004D42BE">
        <w:rPr>
          <w:b/>
          <w:bCs/>
          <w:sz w:val="28"/>
          <w:szCs w:val="28"/>
          <w:lang w:val="en-AU"/>
        </w:rPr>
        <w:t xml:space="preserve">Distributed Systems Job Scheduler Using Largest </w:t>
      </w:r>
      <w:r w:rsidR="004D42BE">
        <w:rPr>
          <w:b/>
          <w:bCs/>
          <w:sz w:val="28"/>
          <w:szCs w:val="28"/>
          <w:lang w:val="en-AU"/>
        </w:rPr>
        <w:t>Available Server</w:t>
      </w:r>
      <w:r w:rsidRPr="004D42BE">
        <w:rPr>
          <w:b/>
          <w:bCs/>
          <w:sz w:val="28"/>
          <w:szCs w:val="28"/>
          <w:lang w:val="en-AU"/>
        </w:rPr>
        <w:t xml:space="preserve"> </w:t>
      </w:r>
    </w:p>
    <w:p w14:paraId="3D2BF107" w14:textId="1C336912" w:rsidR="004421D9" w:rsidRPr="00947EC3" w:rsidRDefault="004421D9" w:rsidP="00947EC3">
      <w:pPr>
        <w:spacing w:after="0" w:line="240" w:lineRule="auto"/>
        <w:jc w:val="center"/>
        <w:rPr>
          <w:lang w:val="en-AU"/>
        </w:rPr>
      </w:pPr>
      <w:r w:rsidRPr="00947EC3">
        <w:rPr>
          <w:lang w:val="en-AU"/>
        </w:rPr>
        <w:t xml:space="preserve">Luke Glover </w:t>
      </w:r>
      <w:r w:rsidR="00CB2CE3" w:rsidRPr="00947EC3">
        <w:rPr>
          <w:lang w:val="en-AU"/>
        </w:rPr>
        <w:t xml:space="preserve">- </w:t>
      </w:r>
      <w:r w:rsidR="00093387" w:rsidRPr="00947EC3">
        <w:rPr>
          <w:lang w:val="en-AU"/>
        </w:rPr>
        <w:t>#45965587</w:t>
      </w:r>
    </w:p>
    <w:p w14:paraId="76208306" w14:textId="7B5285E1" w:rsidR="004421D9" w:rsidRPr="00947EC3" w:rsidRDefault="004421D9" w:rsidP="00947EC3">
      <w:pPr>
        <w:spacing w:after="0" w:line="240" w:lineRule="auto"/>
        <w:jc w:val="center"/>
        <w:rPr>
          <w:lang w:val="en-AU"/>
        </w:rPr>
      </w:pPr>
      <w:r w:rsidRPr="00947EC3">
        <w:rPr>
          <w:lang w:val="en-AU"/>
        </w:rPr>
        <w:t>Jarrod Adair</w:t>
      </w:r>
      <w:r w:rsidR="00CB2CE3" w:rsidRPr="00947EC3">
        <w:rPr>
          <w:lang w:val="en-AU"/>
        </w:rPr>
        <w:t xml:space="preserve"> - </w:t>
      </w:r>
      <w:r w:rsidR="00093387" w:rsidRPr="00947EC3">
        <w:rPr>
          <w:lang w:val="en-AU"/>
        </w:rPr>
        <w:t>#</w:t>
      </w:r>
      <w:r w:rsidR="00CB2CE3" w:rsidRPr="00947EC3">
        <w:rPr>
          <w:lang w:val="en-AU"/>
        </w:rPr>
        <w:t>45432260</w:t>
      </w:r>
    </w:p>
    <w:p w14:paraId="03C4C3FC" w14:textId="7F8416A1" w:rsidR="00B15CB0" w:rsidRPr="00947EC3" w:rsidRDefault="004421D9" w:rsidP="00947EC3">
      <w:pPr>
        <w:spacing w:after="0" w:line="240" w:lineRule="auto"/>
        <w:jc w:val="center"/>
        <w:rPr>
          <w:lang w:val="en-AU"/>
        </w:rPr>
      </w:pPr>
      <w:r w:rsidRPr="00947EC3">
        <w:rPr>
          <w:lang w:val="en-AU"/>
        </w:rPr>
        <w:t>Frederick Jack</w:t>
      </w:r>
      <w:r w:rsidR="00CB2CE3" w:rsidRPr="00947EC3">
        <w:rPr>
          <w:lang w:val="en-AU"/>
        </w:rPr>
        <w:t xml:space="preserve"> – </w:t>
      </w:r>
      <w:r w:rsidR="00093387" w:rsidRPr="00947EC3">
        <w:rPr>
          <w:lang w:val="en-AU"/>
        </w:rPr>
        <w:t>#</w:t>
      </w:r>
      <w:r w:rsidR="00753133" w:rsidRPr="00753133">
        <w:rPr>
          <w:lang w:val="en-AU"/>
        </w:rPr>
        <w:t>45511020</w:t>
      </w:r>
    </w:p>
    <w:p w14:paraId="2D8A2FFF" w14:textId="77777777" w:rsidR="00B15CB0" w:rsidRDefault="00B15CB0" w:rsidP="004421D9">
      <w:pPr>
        <w:rPr>
          <w:lang w:val="en-AU"/>
        </w:rPr>
      </w:pPr>
    </w:p>
    <w:p w14:paraId="70D29562" w14:textId="6AE58E61" w:rsidR="002B2E55" w:rsidRPr="005A03B6" w:rsidRDefault="004421D9" w:rsidP="005A03B6">
      <w:pPr>
        <w:rPr>
          <w:b/>
          <w:bCs/>
          <w:lang w:val="en-AU"/>
        </w:rPr>
      </w:pPr>
      <w:r w:rsidRPr="00CB2CE3">
        <w:rPr>
          <w:b/>
          <w:bCs/>
          <w:sz w:val="32"/>
          <w:szCs w:val="32"/>
          <w:lang w:val="en-AU"/>
        </w:rPr>
        <w:t>Introduction</w:t>
      </w:r>
    </w:p>
    <w:p w14:paraId="2C01B906" w14:textId="77777777"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9935BB">
        <w:rPr>
          <w:rFonts w:ascii="Calibri" w:hAnsi="Calibri" w:cs="Calibri"/>
        </w:rPr>
        <w:t xml:space="preserve">, making </w:t>
      </w:r>
      <w:r w:rsidR="00102A5B">
        <w:rPr>
          <w:rFonts w:ascii="Calibri" w:hAnsi="Calibri" w:cs="Calibri"/>
        </w:rPr>
        <w:t>d</w:t>
      </w:r>
      <w:r w:rsidR="00156BAE">
        <w:rPr>
          <w:rFonts w:ascii="Calibri" w:hAnsi="Calibri" w:cs="Calibri"/>
        </w:rPr>
        <w:t xml:space="preserve">istributed systems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When dealing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4D49BC" w:rsidRPr="00682030">
        <w:t xml:space="preserve">Scheduling is considered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534641A6" w14:textId="627BDB55" w:rsidR="009663EE" w:rsidRDefault="003B1616" w:rsidP="005A03B6">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task 1, is about </w:t>
      </w:r>
      <w:r w:rsidR="000563A4" w:rsidRPr="00682030">
        <w:rPr>
          <w:rFonts w:ascii="Calibri" w:hAnsi="Calibri" w:cs="Calibri"/>
        </w:rPr>
        <w:t>building a “Vanilla” client</w:t>
      </w:r>
      <w:r w:rsidR="0071102A" w:rsidRPr="00682030">
        <w:rPr>
          <w:rFonts w:ascii="Calibri" w:hAnsi="Calibri" w:cs="Calibri"/>
        </w:rPr>
        <w:t xml:space="preserv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6CCA85CB" w:rsidR="008164CB" w:rsidRPr="005A03B6" w:rsidRDefault="004421D9">
      <w:pPr>
        <w:rPr>
          <w:b/>
          <w:bCs/>
          <w:sz w:val="32"/>
          <w:szCs w:val="32"/>
          <w:lang w:val="en-AU"/>
        </w:rPr>
      </w:pPr>
      <w:r w:rsidRPr="00CB2CE3">
        <w:rPr>
          <w:b/>
          <w:bCs/>
          <w:sz w:val="32"/>
          <w:szCs w:val="32"/>
          <w:lang w:val="en-AU"/>
        </w:rPr>
        <w:t>System Overview</w:t>
      </w:r>
    </w:p>
    <w:p w14:paraId="4CC5D26B" w14:textId="16D047C4"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Transfer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182C8BC9" w14:textId="77777777" w:rsidR="005A03B6" w:rsidRDefault="005A03B6" w:rsidP="00070778">
      <w:pPr>
        <w:jc w:val="both"/>
        <w:rPr>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4C3B3796">
            <wp:extent cx="7427758" cy="2352675"/>
            <wp:effectExtent l="0" t="0" r="190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53732" cy="2360902"/>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4FF5749C" w14:textId="08E4AF30" w:rsidR="007A67F8" w:rsidRPr="00862BBE" w:rsidRDefault="007A67F8" w:rsidP="00070778">
      <w:pPr>
        <w:jc w:val="both"/>
        <w:rPr>
          <w:lang w:val="en-AU"/>
        </w:rPr>
      </w:pPr>
      <w:r w:rsidRPr="00862BBE">
        <w:rPr>
          <w:lang w:val="en-AU"/>
        </w:rPr>
        <w:t>ds-jobs.xml file – contains the output of processed job after the connection is closed.</w:t>
      </w:r>
    </w:p>
    <w:p w14:paraId="37929489" w14:textId="7FFB4DD2" w:rsidR="007A67F8" w:rsidRDefault="007A67F8" w:rsidP="004421D9">
      <w:pPr>
        <w:rPr>
          <w:lang w:val="en-AU"/>
        </w:rPr>
      </w:pPr>
    </w:p>
    <w:p w14:paraId="66E56D25" w14:textId="77777777" w:rsidR="005A03B6" w:rsidRPr="004421D9" w:rsidRDefault="005A03B6" w:rsidP="004421D9">
      <w:pPr>
        <w:rPr>
          <w:lang w:val="en-AU"/>
        </w:rPr>
      </w:pPr>
    </w:p>
    <w:p w14:paraId="5BBEAAD7" w14:textId="13F62865" w:rsidR="004421D9" w:rsidRPr="00CB2CE3" w:rsidRDefault="004421D9" w:rsidP="004421D9">
      <w:pPr>
        <w:rPr>
          <w:b/>
          <w:bCs/>
          <w:sz w:val="32"/>
          <w:szCs w:val="32"/>
          <w:lang w:val="en-AU"/>
        </w:rPr>
      </w:pPr>
      <w:r w:rsidRPr="00CB2CE3">
        <w:rPr>
          <w:b/>
          <w:bCs/>
          <w:sz w:val="32"/>
          <w:szCs w:val="32"/>
          <w:lang w:val="en-AU"/>
        </w:rPr>
        <w:t>Design</w:t>
      </w:r>
    </w:p>
    <w:p w14:paraId="08EF7AAF" w14:textId="77777777"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Design (1 page): design philosophy, considerations and constraints, functionalities</w:t>
      </w:r>
    </w:p>
    <w:p w14:paraId="4EA4AD11" w14:textId="582F5C41" w:rsidR="004421D9" w:rsidRPr="008118C7" w:rsidRDefault="004421D9" w:rsidP="004421D9">
      <w:pPr>
        <w:rPr>
          <w:rFonts w:ascii="Calibri" w:hAnsi="Calibri" w:cs="Calibri"/>
          <w:color w:val="FF0000"/>
        </w:rPr>
      </w:pPr>
      <w:r w:rsidRPr="008118C7">
        <w:rPr>
          <w:rFonts w:ascii="Calibri" w:hAnsi="Calibri" w:cs="Calibri"/>
          <w:color w:val="FF0000"/>
        </w:rPr>
        <w:t>of each simulator component focusing on the client-side simulator.</w:t>
      </w:r>
    </w:p>
    <w:p w14:paraId="2519AD73" w14:textId="39EAF561" w:rsidR="00D36B7E" w:rsidRDefault="00D36B7E" w:rsidP="00C5702A">
      <w:pPr>
        <w:autoSpaceDE w:val="0"/>
        <w:autoSpaceDN w:val="0"/>
        <w:adjustRightInd w:val="0"/>
        <w:spacing w:after="0" w:line="240" w:lineRule="auto"/>
        <w:rPr>
          <w:rFonts w:ascii="Calibri" w:hAnsi="Calibri" w:cs="Calibri"/>
          <w:color w:val="FF0000"/>
        </w:rPr>
      </w:pPr>
      <w:r>
        <w:rPr>
          <w:rFonts w:ascii="Calibri" w:hAnsi="Calibri" w:cs="Calibri"/>
          <w:color w:val="FF0000"/>
        </w:rPr>
        <w:t>C</w:t>
      </w:r>
      <w:r w:rsidRPr="008118C7">
        <w:rPr>
          <w:rFonts w:ascii="Calibri" w:hAnsi="Calibri" w:cs="Calibri"/>
          <w:color w:val="FF0000"/>
        </w:rPr>
        <w:t>onsiderations and constraints</w:t>
      </w:r>
      <w:r>
        <w:rPr>
          <w:rFonts w:ascii="Calibri" w:hAnsi="Calibri" w:cs="Calibri"/>
          <w:color w:val="FF0000"/>
        </w:rPr>
        <w:t>:</w:t>
      </w:r>
    </w:p>
    <w:p w14:paraId="79686CF6" w14:textId="30B8A9CD" w:rsidR="00D36B7E" w:rsidRDefault="00D36B7E" w:rsidP="00D36B7E">
      <w:pPr>
        <w:pStyle w:val="ListParagraph"/>
        <w:numPr>
          <w:ilvl w:val="0"/>
          <w:numId w:val="2"/>
        </w:numPr>
        <w:autoSpaceDE w:val="0"/>
        <w:autoSpaceDN w:val="0"/>
        <w:adjustRightInd w:val="0"/>
        <w:spacing w:after="0" w:line="240" w:lineRule="auto"/>
        <w:rPr>
          <w:rFonts w:ascii="Calibri" w:hAnsi="Calibri" w:cs="Calibri"/>
          <w:color w:val="FF0000"/>
        </w:rPr>
      </w:pPr>
      <w:r w:rsidRPr="00D36B7E">
        <w:rPr>
          <w:rFonts w:ascii="Calibri" w:hAnsi="Calibri" w:cs="Calibri"/>
          <w:color w:val="FF0000"/>
        </w:rPr>
        <w:t>Java lang client to C lang server relationship. We had to keep in consideration the differences in these such as new line /n characters in</w:t>
      </w:r>
      <w:r>
        <w:rPr>
          <w:rFonts w:ascii="Calibri" w:hAnsi="Calibri" w:cs="Calibri"/>
          <w:color w:val="FF0000"/>
        </w:rPr>
        <w:t xml:space="preserve"> messages</w:t>
      </w:r>
    </w:p>
    <w:p w14:paraId="3756FA76" w14:textId="6A0B1480" w:rsidR="00D36B7E" w:rsidRPr="00D36B7E" w:rsidRDefault="00D36B7E" w:rsidP="00D36B7E">
      <w:pPr>
        <w:pStyle w:val="ListParagraph"/>
        <w:numPr>
          <w:ilvl w:val="0"/>
          <w:numId w:val="2"/>
        </w:numPr>
        <w:autoSpaceDE w:val="0"/>
        <w:autoSpaceDN w:val="0"/>
        <w:adjustRightInd w:val="0"/>
        <w:spacing w:after="0" w:line="240" w:lineRule="auto"/>
        <w:rPr>
          <w:rFonts w:ascii="Calibri" w:hAnsi="Calibri" w:cs="Calibri"/>
          <w:color w:val="FF0000"/>
        </w:rPr>
      </w:pPr>
      <w:r>
        <w:rPr>
          <w:rFonts w:ascii="Calibri" w:hAnsi="Calibri" w:cs="Calibri"/>
          <w:color w:val="FF0000"/>
        </w:rPr>
        <w:t>Possible constraint?? Timing between client and server. Server is a lot faster so we had to add timing delays for tests</w:t>
      </w:r>
    </w:p>
    <w:p w14:paraId="3322C1BA" w14:textId="77777777" w:rsidR="00D36B7E" w:rsidRDefault="00D36B7E" w:rsidP="00C5702A">
      <w:pPr>
        <w:autoSpaceDE w:val="0"/>
        <w:autoSpaceDN w:val="0"/>
        <w:adjustRightInd w:val="0"/>
        <w:spacing w:after="0" w:line="240" w:lineRule="auto"/>
        <w:rPr>
          <w:rFonts w:ascii="Calibri" w:hAnsi="Calibri" w:cs="Calibri"/>
          <w:color w:val="FF0000"/>
        </w:rPr>
      </w:pPr>
    </w:p>
    <w:p w14:paraId="139C45E3" w14:textId="77777777" w:rsidR="00D36B7E" w:rsidRDefault="00D36B7E" w:rsidP="00C5702A">
      <w:pPr>
        <w:autoSpaceDE w:val="0"/>
        <w:autoSpaceDN w:val="0"/>
        <w:adjustRightInd w:val="0"/>
        <w:spacing w:after="0" w:line="240" w:lineRule="auto"/>
        <w:rPr>
          <w:rFonts w:ascii="Calibri" w:hAnsi="Calibri" w:cs="Calibri"/>
          <w:color w:val="FF0000"/>
        </w:rPr>
      </w:pPr>
    </w:p>
    <w:p w14:paraId="2259E41A" w14:textId="651FE4E0" w:rsidR="00C5702A" w:rsidRPr="00C5702A" w:rsidRDefault="00C5702A" w:rsidP="00C5702A">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Functionalities</w:t>
      </w:r>
      <w:r>
        <w:rPr>
          <w:rFonts w:ascii="Calibri" w:hAnsi="Calibri" w:cs="Calibri"/>
          <w:color w:val="FF0000"/>
        </w:rPr>
        <w:t xml:space="preserve"> </w:t>
      </w:r>
      <w:r w:rsidRPr="008118C7">
        <w:rPr>
          <w:rFonts w:ascii="Calibri" w:hAnsi="Calibri" w:cs="Calibri"/>
          <w:color w:val="FF0000"/>
        </w:rPr>
        <w:t>of each simulator component focusing on the client-side simulator</w:t>
      </w:r>
      <w:r>
        <w:rPr>
          <w:rFonts w:ascii="Calibri" w:hAnsi="Calibri" w:cs="Calibri"/>
          <w:color w:val="FF0000"/>
        </w:rPr>
        <w:t>:</w:t>
      </w:r>
    </w:p>
    <w:p w14:paraId="2BF30ED8" w14:textId="7C30333E" w:rsidR="009663EE" w:rsidRPr="00C5702A" w:rsidRDefault="00AD2627" w:rsidP="00AD2627">
      <w:pPr>
        <w:pStyle w:val="ListParagraph"/>
        <w:numPr>
          <w:ilvl w:val="0"/>
          <w:numId w:val="1"/>
        </w:numPr>
        <w:rPr>
          <w:rFonts w:ascii="Calibri" w:hAnsi="Calibri" w:cs="Calibri"/>
          <w:color w:val="FF0000"/>
        </w:rPr>
      </w:pPr>
      <w:r w:rsidRPr="00C5702A">
        <w:rPr>
          <w:rFonts w:ascii="Calibri" w:hAnsi="Calibri" w:cs="Calibri"/>
          <w:color w:val="FF0000"/>
        </w:rPr>
        <w:t>Main class with loop where all functionality stems from</w:t>
      </w:r>
      <w:r w:rsidR="004F2CE8">
        <w:rPr>
          <w:rFonts w:ascii="Calibri" w:hAnsi="Calibri" w:cs="Calibri"/>
          <w:color w:val="FF0000"/>
        </w:rPr>
        <w:t>.</w:t>
      </w:r>
    </w:p>
    <w:p w14:paraId="50626A86" w14:textId="0DD69574" w:rsidR="00AD2627" w:rsidRPr="00C5702A" w:rsidRDefault="00C41EA7" w:rsidP="00AD2627">
      <w:pPr>
        <w:pStyle w:val="ListParagraph"/>
        <w:numPr>
          <w:ilvl w:val="1"/>
          <w:numId w:val="1"/>
        </w:numPr>
        <w:rPr>
          <w:rFonts w:ascii="Calibri" w:hAnsi="Calibri" w:cs="Calibri"/>
          <w:color w:val="FF0000"/>
        </w:rPr>
      </w:pPr>
      <w:r w:rsidRPr="00C5702A">
        <w:rPr>
          <w:rFonts w:ascii="Calibri" w:hAnsi="Calibri" w:cs="Calibri"/>
          <w:color w:val="FF0000"/>
        </w:rPr>
        <w:t>Within loop is case checking to set the client’s state</w:t>
      </w:r>
      <w:r w:rsidR="004F2CE8">
        <w:rPr>
          <w:rFonts w:ascii="Calibri" w:hAnsi="Calibri" w:cs="Calibri"/>
          <w:color w:val="FF0000"/>
        </w:rPr>
        <w:t>.</w:t>
      </w:r>
    </w:p>
    <w:p w14:paraId="199CE16C" w14:textId="449E740B" w:rsidR="001A07CB" w:rsidRDefault="004C39F3" w:rsidP="00C5702A">
      <w:pPr>
        <w:pStyle w:val="ListParagraph"/>
        <w:numPr>
          <w:ilvl w:val="0"/>
          <w:numId w:val="1"/>
        </w:numPr>
        <w:rPr>
          <w:rFonts w:ascii="Calibri" w:hAnsi="Calibri" w:cs="Calibri"/>
          <w:color w:val="FF0000"/>
        </w:rPr>
      </w:pPr>
      <w:r w:rsidRPr="00C5702A">
        <w:rPr>
          <w:rFonts w:ascii="Calibri" w:hAnsi="Calibri" w:cs="Calibri"/>
          <w:color w:val="FF0000"/>
        </w:rPr>
        <w:t>Split every part of functionality into different classes to have clearly defined</w:t>
      </w:r>
      <w:r w:rsidR="003B00C4" w:rsidRPr="00C5702A">
        <w:rPr>
          <w:rFonts w:ascii="Calibri" w:hAnsi="Calibri" w:cs="Calibri"/>
          <w:color w:val="FF0000"/>
        </w:rPr>
        <w:t xml:space="preserve"> components of the client</w:t>
      </w:r>
      <w:r w:rsidRPr="00C5702A">
        <w:rPr>
          <w:rFonts w:ascii="Calibri" w:hAnsi="Calibri" w:cs="Calibri"/>
          <w:color w:val="FF0000"/>
        </w:rPr>
        <w:t>. Good OOP practice</w:t>
      </w:r>
      <w:r w:rsidR="004F2CE8">
        <w:rPr>
          <w:rFonts w:ascii="Calibri" w:hAnsi="Calibri" w:cs="Calibri"/>
          <w:color w:val="FF0000"/>
        </w:rPr>
        <w:t>.</w:t>
      </w:r>
    </w:p>
    <w:p w14:paraId="1ED00DDC" w14:textId="77925A48" w:rsidR="00FE440D" w:rsidRDefault="00FE440D" w:rsidP="00C5702A">
      <w:pPr>
        <w:pStyle w:val="ListParagraph"/>
        <w:numPr>
          <w:ilvl w:val="0"/>
          <w:numId w:val="1"/>
        </w:numPr>
        <w:rPr>
          <w:rFonts w:ascii="Calibri" w:hAnsi="Calibri" w:cs="Calibri"/>
          <w:color w:val="FF0000"/>
        </w:rPr>
      </w:pPr>
      <w:r>
        <w:rPr>
          <w:rFonts w:ascii="Calibri" w:hAnsi="Calibri" w:cs="Calibri"/>
          <w:color w:val="FF0000"/>
        </w:rPr>
        <w:t>Connection class handles all possible socket interactions between the client and server. Handles sending and receiving data in formats that are readable by both systems</w:t>
      </w:r>
      <w:r w:rsidR="004F2CE8">
        <w:rPr>
          <w:rFonts w:ascii="Calibri" w:hAnsi="Calibri" w:cs="Calibri"/>
          <w:color w:val="FF0000"/>
        </w:rPr>
        <w:t>.</w:t>
      </w:r>
    </w:p>
    <w:p w14:paraId="1F481EB1" w14:textId="6E2C7542" w:rsidR="00FE440D" w:rsidRDefault="00FE440D" w:rsidP="00536814">
      <w:pPr>
        <w:pStyle w:val="ListParagraph"/>
        <w:numPr>
          <w:ilvl w:val="0"/>
          <w:numId w:val="1"/>
        </w:numPr>
        <w:rPr>
          <w:rFonts w:ascii="Calibri" w:hAnsi="Calibri" w:cs="Calibri"/>
          <w:color w:val="FF0000"/>
        </w:rPr>
      </w:pPr>
      <w:r>
        <w:rPr>
          <w:rFonts w:ascii="Calibri" w:hAnsi="Calibri" w:cs="Calibri"/>
          <w:color w:val="FF0000"/>
        </w:rPr>
        <w:t xml:space="preserve">SystemInfomation class </w:t>
      </w:r>
      <w:r w:rsidR="00536814">
        <w:rPr>
          <w:rFonts w:ascii="Calibri" w:hAnsi="Calibri" w:cs="Calibri"/>
          <w:color w:val="FF0000"/>
        </w:rPr>
        <w:t xml:space="preserve">stores all information about data that may be used </w:t>
      </w:r>
      <w:r w:rsidR="0057751B">
        <w:rPr>
          <w:rFonts w:ascii="Calibri" w:hAnsi="Calibri" w:cs="Calibri"/>
          <w:color w:val="FF0000"/>
        </w:rPr>
        <w:t>globally</w:t>
      </w:r>
      <w:r w:rsidR="00536814">
        <w:rPr>
          <w:rFonts w:ascii="Calibri" w:hAnsi="Calibri" w:cs="Calibri"/>
          <w:color w:val="FF0000"/>
        </w:rPr>
        <w:t xml:space="preserve"> within the client as well as server information. </w:t>
      </w:r>
      <w:r w:rsidR="00CB23CE">
        <w:rPr>
          <w:rFonts w:ascii="Calibri" w:hAnsi="Calibri" w:cs="Calibri"/>
          <w:color w:val="FF0000"/>
        </w:rPr>
        <w:t xml:space="preserve">It </w:t>
      </w:r>
      <w:r w:rsidRPr="00536814">
        <w:rPr>
          <w:rFonts w:ascii="Calibri" w:hAnsi="Calibri" w:cs="Calibri"/>
          <w:color w:val="FF0000"/>
        </w:rPr>
        <w:t>partially works in conjunction with the XMLParser to add</w:t>
      </w:r>
      <w:r w:rsidR="006E2775" w:rsidRPr="00536814">
        <w:rPr>
          <w:rFonts w:ascii="Calibri" w:hAnsi="Calibri" w:cs="Calibri"/>
          <w:color w:val="FF0000"/>
        </w:rPr>
        <w:t xml:space="preserve"> the parsed server data into actual useable collections for the server to use when scheduling jobs</w:t>
      </w:r>
      <w:r w:rsidR="0078742C">
        <w:rPr>
          <w:rFonts w:ascii="Calibri" w:hAnsi="Calibri" w:cs="Calibri"/>
          <w:color w:val="FF0000"/>
        </w:rPr>
        <w:t xml:space="preserve"> as well as determining server related functions such as highest core count.</w:t>
      </w:r>
    </w:p>
    <w:p w14:paraId="05C282FE" w14:textId="75AF4203" w:rsidR="007A55E8" w:rsidRDefault="007A55E8" w:rsidP="00536814">
      <w:pPr>
        <w:pStyle w:val="ListParagraph"/>
        <w:numPr>
          <w:ilvl w:val="0"/>
          <w:numId w:val="1"/>
        </w:numPr>
        <w:rPr>
          <w:rFonts w:ascii="Calibri" w:hAnsi="Calibri" w:cs="Calibri"/>
          <w:color w:val="FF0000"/>
        </w:rPr>
      </w:pPr>
      <w:r>
        <w:rPr>
          <w:rFonts w:ascii="Calibri" w:hAnsi="Calibri" w:cs="Calibri"/>
          <w:color w:val="FF0000"/>
        </w:rPr>
        <w:t>Server class</w:t>
      </w:r>
      <w:r w:rsidR="00D42EB9">
        <w:rPr>
          <w:rFonts w:ascii="Calibri" w:hAnsi="Calibri" w:cs="Calibri"/>
          <w:color w:val="FF0000"/>
        </w:rPr>
        <w:t xml:space="preserve"> is used as a data structure to hold all possible information about an individual server. Client will parse server data and create multiple instances of this server class to keep track of each server that is available to it</w:t>
      </w:r>
      <w:r w:rsidR="004F2CE8">
        <w:rPr>
          <w:rFonts w:ascii="Calibri" w:hAnsi="Calibri" w:cs="Calibri"/>
          <w:color w:val="FF0000"/>
        </w:rPr>
        <w:t>.</w:t>
      </w:r>
    </w:p>
    <w:p w14:paraId="19601094" w14:textId="4DACCA87" w:rsidR="007A55E8" w:rsidRDefault="007A55E8" w:rsidP="00536814">
      <w:pPr>
        <w:pStyle w:val="ListParagraph"/>
        <w:numPr>
          <w:ilvl w:val="0"/>
          <w:numId w:val="1"/>
        </w:numPr>
        <w:rPr>
          <w:rFonts w:ascii="Calibri" w:hAnsi="Calibri" w:cs="Calibri"/>
          <w:color w:val="FF0000"/>
        </w:rPr>
      </w:pPr>
      <w:r>
        <w:rPr>
          <w:rFonts w:ascii="Calibri" w:hAnsi="Calibri" w:cs="Calibri"/>
          <w:color w:val="FF0000"/>
        </w:rPr>
        <w:t>Job class</w:t>
      </w:r>
      <w:r w:rsidR="00D42EB9">
        <w:rPr>
          <w:rFonts w:ascii="Calibri" w:hAnsi="Calibri" w:cs="Calibri"/>
          <w:color w:val="FF0000"/>
        </w:rPr>
        <w:t xml:space="preserve"> Is used as a data structure similar to server and holds all possible information about an individual job. </w:t>
      </w:r>
    </w:p>
    <w:p w14:paraId="3CBFBF56" w14:textId="658473B6" w:rsidR="00BB3E70" w:rsidRPr="001D1D5A" w:rsidRDefault="00BB3E70" w:rsidP="001D1D5A">
      <w:pPr>
        <w:pStyle w:val="ListParagraph"/>
        <w:numPr>
          <w:ilvl w:val="0"/>
          <w:numId w:val="1"/>
        </w:numPr>
        <w:rPr>
          <w:rFonts w:ascii="Calibri" w:hAnsi="Calibri" w:cs="Calibri"/>
          <w:color w:val="FF0000"/>
        </w:rPr>
      </w:pPr>
      <w:r>
        <w:rPr>
          <w:rFonts w:ascii="Calibri" w:hAnsi="Calibri" w:cs="Calibri"/>
          <w:color w:val="FF0000"/>
        </w:rPr>
        <w:t>Action class</w:t>
      </w:r>
      <w:r w:rsidR="00C07609">
        <w:rPr>
          <w:rFonts w:ascii="Calibri" w:hAnsi="Calibri" w:cs="Calibri"/>
          <w:color w:val="FF0000"/>
        </w:rPr>
        <w:t xml:space="preserve"> holds some of the backbone logic for our client, outlining actions and setting up the ability to respond to server data. IDK write more of this one</w:t>
      </w:r>
      <w:r w:rsidR="001D1D5A">
        <w:rPr>
          <w:rFonts w:ascii="Calibri" w:hAnsi="Calibri" w:cs="Calibri"/>
          <w:color w:val="FF0000"/>
        </w:rPr>
        <w:t>!!</w:t>
      </w:r>
    </w:p>
    <w:p w14:paraId="29874C95" w14:textId="7CF8F3D6" w:rsidR="00C5702A" w:rsidRDefault="00862BBE" w:rsidP="00570D83">
      <w:pPr>
        <w:pStyle w:val="ListParagraph"/>
        <w:numPr>
          <w:ilvl w:val="0"/>
          <w:numId w:val="1"/>
        </w:numPr>
        <w:rPr>
          <w:rFonts w:ascii="Calibri" w:hAnsi="Calibri" w:cs="Calibri"/>
          <w:color w:val="FF0000"/>
        </w:rPr>
      </w:pPr>
      <w:r>
        <w:rPr>
          <w:rFonts w:ascii="Calibri" w:hAnsi="Calibri" w:cs="Calibri"/>
          <w:color w:val="FF0000"/>
        </w:rPr>
        <w:t>XMLParser class handles all parsing interactions with the xml files created by the server</w:t>
      </w:r>
      <w:r w:rsidR="004F2CE8">
        <w:rPr>
          <w:rFonts w:ascii="Calibri" w:hAnsi="Calibri" w:cs="Calibri"/>
          <w:color w:val="FF0000"/>
        </w:rPr>
        <w:t>.</w:t>
      </w:r>
    </w:p>
    <w:p w14:paraId="3644D1C6" w14:textId="2C1D7029" w:rsidR="00FE440D" w:rsidRDefault="0027653B" w:rsidP="00570D83">
      <w:pPr>
        <w:pStyle w:val="ListParagraph"/>
        <w:numPr>
          <w:ilvl w:val="0"/>
          <w:numId w:val="1"/>
        </w:numPr>
        <w:rPr>
          <w:rFonts w:ascii="Calibri" w:hAnsi="Calibri" w:cs="Calibri"/>
          <w:color w:val="FF0000"/>
        </w:rPr>
      </w:pPr>
      <w:r>
        <w:rPr>
          <w:rFonts w:ascii="Calibri" w:hAnsi="Calibri" w:cs="Calibri"/>
          <w:color w:val="FF0000"/>
        </w:rPr>
        <w:t>ProtocolState, ServerState, ActionIntent</w:t>
      </w:r>
      <w:r w:rsidR="0057751B">
        <w:rPr>
          <w:rFonts w:ascii="Calibri" w:hAnsi="Calibri" w:cs="Calibri"/>
          <w:color w:val="FF0000"/>
        </w:rPr>
        <w:t xml:space="preserve"> are all enumeration classes that assist in the client’s state system. These hold all the unique states that the clients components can be in at any one time.</w:t>
      </w:r>
    </w:p>
    <w:p w14:paraId="682BCCCC" w14:textId="54207A19" w:rsidR="0062663C" w:rsidRPr="00C5702A" w:rsidRDefault="0062663C" w:rsidP="00570D83">
      <w:pPr>
        <w:pStyle w:val="ListParagraph"/>
        <w:numPr>
          <w:ilvl w:val="0"/>
          <w:numId w:val="1"/>
        </w:numPr>
        <w:rPr>
          <w:rFonts w:ascii="Calibri" w:hAnsi="Calibri" w:cs="Calibri"/>
          <w:color w:val="FF0000"/>
        </w:rPr>
      </w:pPr>
      <w:r>
        <w:rPr>
          <w:rFonts w:ascii="Calibri" w:hAnsi="Calibri" w:cs="Calibri"/>
          <w:color w:val="FF0000"/>
        </w:rPr>
        <w:t>UnrecognisedCommandException class handles any exceptions that may occur during the runtime of our client</w:t>
      </w:r>
      <w:r w:rsidR="004F2CE8">
        <w:rPr>
          <w:rFonts w:ascii="Calibri" w:hAnsi="Calibri" w:cs="Calibri"/>
          <w:color w:val="FF0000"/>
        </w:rPr>
        <w:t>.</w:t>
      </w:r>
    </w:p>
    <w:p w14:paraId="0B29F0B7" w14:textId="788C86B7" w:rsidR="00070695" w:rsidRDefault="00C37FE2" w:rsidP="006F1025">
      <w:pPr>
        <w:jc w:val="both"/>
        <w:rPr>
          <w:rFonts w:ascii="Calibri" w:hAnsi="Calibri" w:cs="Calibri"/>
        </w:rPr>
      </w:pPr>
      <w:r>
        <w:rPr>
          <w:rFonts w:ascii="Calibri" w:hAnsi="Calibri" w:cs="Calibri"/>
        </w:rPr>
        <w:lastRenderedPageBreak/>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6F1025">
      <w:pPr>
        <w:jc w:val="both"/>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6F1025">
      <w:pPr>
        <w:jc w:val="both"/>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r w:rsidRPr="0040294C">
        <w:rPr>
          <w:rFonts w:ascii="Calibri" w:hAnsi="Calibri" w:cs="Calibri"/>
          <w:i/>
          <w:iCs/>
        </w:rPr>
        <w:t>ProtocolHandler</w:t>
      </w:r>
      <w:r>
        <w:rPr>
          <w:rFonts w:ascii="Calibri" w:hAnsi="Calibri" w:cs="Calibri"/>
        </w:rPr>
        <w:t xml:space="preserve"> interface</w:t>
      </w:r>
      <w:r w:rsidR="00436912">
        <w:rPr>
          <w:rFonts w:ascii="Calibri" w:hAnsi="Calibri" w:cs="Calibri"/>
        </w:rPr>
        <w:t xml:space="preserve">, which is called from the event loop in the client main method. </w:t>
      </w:r>
    </w:p>
    <w:p w14:paraId="000577F8" w14:textId="67FB8757" w:rsidR="005C664C" w:rsidRDefault="00436912" w:rsidP="006F1025">
      <w:pPr>
        <w:jc w:val="both"/>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 to carry out the behavior described by the Action object.</w:t>
      </w:r>
      <w:r w:rsidR="005C664C">
        <w:rPr>
          <w:rFonts w:ascii="Calibri" w:hAnsi="Calibri" w:cs="Calibri"/>
        </w:rPr>
        <w:t xml:space="preserve"> This project structure leads to readable and meaningful code, which was an important objective of the project, as it will have to be revisited later by team members for stage 2 of the project.</w:t>
      </w:r>
    </w:p>
    <w:p w14:paraId="4F5B77D7" w14:textId="1C1AD44A" w:rsidR="00967193" w:rsidRDefault="005C664C" w:rsidP="006F1025">
      <w:pPr>
        <w:spacing w:after="0"/>
        <w:jc w:val="both"/>
        <w:rPr>
          <w:rFonts w:ascii="Calibri" w:hAnsi="Calibri" w:cs="Calibri"/>
        </w:rPr>
      </w:pPr>
      <w:r>
        <w:rPr>
          <w:rFonts w:ascii="Calibri" w:hAnsi="Calibri" w:cs="Calibri"/>
        </w:rPr>
        <w:t xml:space="preserve">Another important design consideration was the use of object-oriented programming (OOP) practices. </w:t>
      </w:r>
      <w:r w:rsidR="00967193">
        <w:rPr>
          <w:rFonts w:ascii="Calibri" w:hAnsi="Calibri" w:cs="Calibri"/>
        </w:rPr>
        <w:t>We made use of Java’s many OOP tools to build an abstract representation of the simulation and its components. This abstraction simplified development of the protocol implementation and scheduling algorithm: rather than constructing strings to send to DS-Sim server, higher level code instead passes Java objects to lower-level methods, which translate these objects into strings before transmission. A brief overview of the major classes are as follows:</w:t>
      </w:r>
    </w:p>
    <w:p w14:paraId="1C5768B0" w14:textId="24DC016C" w:rsidR="005C664C" w:rsidRDefault="00967193" w:rsidP="006F1025">
      <w:pPr>
        <w:pStyle w:val="ListParagraph"/>
        <w:numPr>
          <w:ilvl w:val="0"/>
          <w:numId w:val="3"/>
        </w:numPr>
        <w:jc w:val="both"/>
        <w:rPr>
          <w:rFonts w:ascii="Calibri" w:hAnsi="Calibri" w:cs="Calibri"/>
        </w:rPr>
      </w:pPr>
      <w:r w:rsidRPr="00967193">
        <w:rPr>
          <w:rFonts w:ascii="Calibri" w:hAnsi="Calibri" w:cs="Calibri"/>
        </w:rPr>
        <w:t xml:space="preserve">The </w:t>
      </w:r>
      <w:r w:rsidRPr="00967193">
        <w:rPr>
          <w:rFonts w:ascii="Calibri" w:hAnsi="Calibri" w:cs="Calibri"/>
          <w:i/>
          <w:iCs/>
        </w:rPr>
        <w:t>SystemInformation</w:t>
      </w:r>
      <w:r w:rsidRPr="00967193">
        <w:rPr>
          <w:rFonts w:ascii="Calibri" w:hAnsi="Calibri" w:cs="Calibri"/>
        </w:rPr>
        <w:t xml:space="preserve"> class </w:t>
      </w:r>
      <w:r>
        <w:rPr>
          <w:rFonts w:ascii="Calibri" w:hAnsi="Calibri" w:cs="Calibri"/>
        </w:rPr>
        <w:t>is a static class that is callable from anywhere in the project. It provides read only access to a variety of system-wide variables, such as the remote address of DS-Sim server, the command line arguments that the client was started with, and a list of all job execution servers available in the simulation.</w:t>
      </w:r>
    </w:p>
    <w:p w14:paraId="3FBCD13C" w14:textId="61064E09" w:rsidR="00E92E13" w:rsidRDefault="0096719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 xml:space="preserve">Server </w:t>
      </w:r>
      <w:r>
        <w:rPr>
          <w:rFonts w:ascii="Calibri" w:hAnsi="Calibri" w:cs="Calibri"/>
        </w:rPr>
        <w:t>class represent</w:t>
      </w:r>
      <w:r w:rsidR="00E92E13">
        <w:rPr>
          <w:rFonts w:ascii="Calibri" w:hAnsi="Calibri" w:cs="Calibri"/>
        </w:rPr>
        <w:t>s</w:t>
      </w:r>
      <w:r>
        <w:rPr>
          <w:rFonts w:ascii="Calibri" w:hAnsi="Calibri" w:cs="Calibri"/>
        </w:rPr>
        <w:t xml:space="preserve"> a server in the simulation, </w:t>
      </w:r>
      <w:r w:rsidR="00E92E13">
        <w:rPr>
          <w:rFonts w:ascii="Calibri" w:hAnsi="Calibri" w:cs="Calibri"/>
        </w:rPr>
        <w:t>i.e.,</w:t>
      </w:r>
      <w:r>
        <w:rPr>
          <w:rFonts w:ascii="Calibri" w:hAnsi="Calibri" w:cs="Calibri"/>
        </w:rPr>
        <w:t xml:space="preserve"> the servers that execute jobs, not the DS-Sim server with which the client communications. </w:t>
      </w:r>
      <w:r w:rsidR="00E92E13">
        <w:rPr>
          <w:rFonts w:ascii="Calibri" w:hAnsi="Calibri" w:cs="Calibri"/>
        </w:rPr>
        <w:t xml:space="preserve">It is a data structure that stores information about each a server, such as an ID and a type. </w:t>
      </w:r>
    </w:p>
    <w:p w14:paraId="6B3018A6" w14:textId="1027044C" w:rsid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Job</w:t>
      </w:r>
      <w:r>
        <w:rPr>
          <w:rFonts w:ascii="Calibri" w:hAnsi="Calibri" w:cs="Calibri"/>
        </w:rPr>
        <w:t xml:space="preserve"> class is like the </w:t>
      </w:r>
      <w:r w:rsidRPr="00E92E13">
        <w:rPr>
          <w:rFonts w:ascii="Calibri" w:hAnsi="Calibri" w:cs="Calibri"/>
          <w:i/>
          <w:iCs/>
        </w:rPr>
        <w:t>Server</w:t>
      </w:r>
      <w:r>
        <w:rPr>
          <w:rFonts w:ascii="Calibri" w:hAnsi="Calibri" w:cs="Calibri"/>
        </w:rPr>
        <w:t xml:space="preserve"> class but </w:t>
      </w:r>
      <w:r w:rsidRPr="00E92E13">
        <w:rPr>
          <w:rFonts w:ascii="Calibri" w:hAnsi="Calibri" w:cs="Calibri"/>
        </w:rPr>
        <w:t>represent</w:t>
      </w:r>
      <w:r>
        <w:rPr>
          <w:rFonts w:ascii="Calibri" w:hAnsi="Calibri" w:cs="Calibri"/>
        </w:rPr>
        <w:t xml:space="preserve">s a schedulable job in the simulation rather than a server. </w:t>
      </w:r>
      <w:r w:rsidR="00967193">
        <w:rPr>
          <w:rFonts w:ascii="Calibri" w:hAnsi="Calibri" w:cs="Calibri"/>
        </w:rPr>
        <w:t xml:space="preserve"> </w:t>
      </w:r>
    </w:p>
    <w:p w14:paraId="56012375" w14:textId="464FD171" w:rsidR="00E92E13" w:rsidRP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sidRPr="00E92E13">
        <w:rPr>
          <w:rFonts w:ascii="Calibri" w:hAnsi="Calibri" w:cs="Calibri"/>
          <w:i/>
          <w:iCs/>
        </w:rPr>
        <w:t>Action</w:t>
      </w:r>
      <w:r>
        <w:rPr>
          <w:rFonts w:ascii="Calibri" w:hAnsi="Calibri" w:cs="Calibri"/>
        </w:rPr>
        <w:t xml:space="preserve"> class (introduced above) provides instructions that are executed by the main event loop. This class allows more complex communication from the protocol handler classes to the main loop than any primitive datatype. For example, the Action object </w:t>
      </w:r>
      <w:r w:rsidRPr="00E92E13">
        <w:rPr>
          <w:rStyle w:val="SubtleEmphasis"/>
        </w:rPr>
        <w:t>Action(ActionIntent.SEND_MESSAGE, "HELO")</w:t>
      </w:r>
      <w:r>
        <w:rPr>
          <w:rFonts w:ascii="Calibri" w:hAnsi="Calibri" w:cs="Calibri"/>
          <w:i/>
          <w:iCs/>
        </w:rPr>
        <w:t xml:space="preserve"> </w:t>
      </w:r>
      <w:r>
        <w:rPr>
          <w:rFonts w:ascii="Calibri" w:hAnsi="Calibri" w:cs="Calibri"/>
        </w:rPr>
        <w:t xml:space="preserve">returned from an protocol handler causes the message “HELO” to be transmitted to the DS-Sim server. </w:t>
      </w:r>
    </w:p>
    <w:p w14:paraId="7ACBEBE2" w14:textId="3D957567" w:rsidR="004421D9" w:rsidRPr="00CB2CE3" w:rsidRDefault="004421D9" w:rsidP="004421D9">
      <w:pPr>
        <w:rPr>
          <w:b/>
          <w:bCs/>
          <w:sz w:val="32"/>
          <w:szCs w:val="32"/>
          <w:lang w:val="en-AU"/>
        </w:rPr>
      </w:pPr>
      <w:r w:rsidRPr="00CB2CE3">
        <w:rPr>
          <w:b/>
          <w:bCs/>
          <w:sz w:val="32"/>
          <w:szCs w:val="32"/>
          <w:lang w:val="en-AU"/>
        </w:rPr>
        <w:t>Implementation</w:t>
      </w:r>
    </w:p>
    <w:p w14:paraId="748A1734" w14:textId="1E3B6AA9"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 xml:space="preserve">Implementation (2 pages): brief description of any implementation specific information including technologies, techniques, software libraries and </w:t>
      </w:r>
      <w:r w:rsidR="004D42BE" w:rsidRPr="008118C7">
        <w:rPr>
          <w:rFonts w:ascii="Calibri" w:hAnsi="Calibri" w:cs="Calibri"/>
          <w:color w:val="FF0000"/>
        </w:rPr>
        <w:t>data</w:t>
      </w:r>
      <w:r w:rsidR="008406CF">
        <w:rPr>
          <w:rFonts w:ascii="Calibri" w:hAnsi="Calibri" w:cs="Calibri"/>
          <w:color w:val="FF0000"/>
        </w:rPr>
        <w:t xml:space="preserve"> </w:t>
      </w:r>
      <w:r w:rsidRPr="008118C7">
        <w:rPr>
          <w:rFonts w:ascii="Calibri" w:hAnsi="Calibri" w:cs="Calibri"/>
          <w:color w:val="FF0000"/>
        </w:rPr>
        <w:t xml:space="preserve">structures used. How each of components/functions of your simulator is implemented including who </w:t>
      </w:r>
      <w:r w:rsidR="004D42BE" w:rsidRPr="008118C7">
        <w:rPr>
          <w:rFonts w:ascii="Calibri" w:hAnsi="Calibri" w:cs="Calibri"/>
          <w:color w:val="FF0000"/>
        </w:rPr>
        <w:t>oversees</w:t>
      </w:r>
      <w:r w:rsidRPr="008118C7">
        <w:rPr>
          <w:rFonts w:ascii="Calibri" w:hAnsi="Calibri" w:cs="Calibri"/>
          <w:color w:val="FF0000"/>
        </w:rPr>
        <w:t xml:space="preserve"> which function(s) and how they have led the design and development.</w:t>
      </w:r>
    </w:p>
    <w:p w14:paraId="392C476E" w14:textId="457EAFCB" w:rsidR="008406CF" w:rsidRDefault="008406CF" w:rsidP="008406CF">
      <w:pPr>
        <w:rPr>
          <w:lang w:val="en-AU"/>
        </w:rPr>
      </w:pPr>
    </w:p>
    <w:p w14:paraId="4C5C6C0F" w14:textId="0CA65A66" w:rsidR="00241859" w:rsidRDefault="00225381" w:rsidP="006F1025">
      <w:pPr>
        <w:jc w:val="both"/>
        <w:rPr>
          <w:lang w:val="en-AU"/>
        </w:rPr>
      </w:pPr>
      <w:r>
        <w:rPr>
          <w:lang w:val="en-AU"/>
        </w:rPr>
        <w:t xml:space="preserve">The Job and </w:t>
      </w:r>
      <w:r w:rsidR="00906D4C">
        <w:rPr>
          <w:lang w:val="en-AU"/>
        </w:rPr>
        <w:t>S</w:t>
      </w:r>
      <w:r>
        <w:rPr>
          <w:lang w:val="en-AU"/>
        </w:rPr>
        <w:t xml:space="preserve">erver class </w:t>
      </w:r>
      <w:r w:rsidR="0037507D">
        <w:rPr>
          <w:lang w:val="en-AU"/>
        </w:rPr>
        <w:t xml:space="preserve">components of the client were </w:t>
      </w:r>
      <w:r>
        <w:rPr>
          <w:lang w:val="en-AU"/>
        </w:rPr>
        <w:t xml:space="preserve">both designed </w:t>
      </w:r>
      <w:r w:rsidR="00D87CE8">
        <w:rPr>
          <w:lang w:val="en-AU"/>
        </w:rPr>
        <w:t>in a similar</w:t>
      </w:r>
      <w:r>
        <w:rPr>
          <w:lang w:val="en-AU"/>
        </w:rPr>
        <w:t xml:space="preserve"> way as to hold data about jobs and servers available respectively</w:t>
      </w:r>
      <w:r w:rsidR="00241859">
        <w:rPr>
          <w:lang w:val="en-AU"/>
        </w:rPr>
        <w:t xml:space="preserve">; while they </w:t>
      </w:r>
      <w:r w:rsidR="00650777">
        <w:rPr>
          <w:lang w:val="en-AU"/>
        </w:rPr>
        <w:t xml:space="preserve">don’t </w:t>
      </w:r>
      <w:r w:rsidR="00241859">
        <w:rPr>
          <w:lang w:val="en-AU"/>
        </w:rPr>
        <w:t xml:space="preserve">use </w:t>
      </w:r>
      <w:r w:rsidR="00650777">
        <w:rPr>
          <w:lang w:val="en-AU"/>
        </w:rPr>
        <w:t xml:space="preserve">any specific technologies or </w:t>
      </w:r>
      <w:r w:rsidR="00A87CAC">
        <w:rPr>
          <w:lang w:val="en-AU"/>
        </w:rPr>
        <w:t>software libraries</w:t>
      </w:r>
      <w:r w:rsidR="004F4803">
        <w:rPr>
          <w:lang w:val="en-AU"/>
        </w:rPr>
        <w:t xml:space="preserve"> they were designed around data and their data structure hopefully shows that</w:t>
      </w:r>
      <w:r>
        <w:rPr>
          <w:lang w:val="en-AU"/>
        </w:rPr>
        <w:t>.</w:t>
      </w:r>
      <w:r w:rsidR="00F56408">
        <w:rPr>
          <w:lang w:val="en-AU"/>
        </w:rPr>
        <w:t xml:space="preserve"> </w:t>
      </w:r>
      <w:r w:rsidR="007B0E8E">
        <w:rPr>
          <w:lang w:val="en-AU"/>
        </w:rPr>
        <w:t>These classes use a data structure mix of data storage as well as state storage for the intended use for every instance of a job or a server to be a new object of the class.</w:t>
      </w:r>
      <w:r w:rsidR="00AA0D64">
        <w:rPr>
          <w:lang w:val="en-AU"/>
        </w:rPr>
        <w:t xml:space="preserve"> </w:t>
      </w:r>
      <w:r w:rsidR="00DE20D1">
        <w:rPr>
          <w:lang w:val="en-AU"/>
        </w:rPr>
        <w:t xml:space="preserve">These classes contain a constructor that is used when creating a new instance object </w:t>
      </w:r>
      <w:r w:rsidR="0042538F">
        <w:rPr>
          <w:lang w:val="en-AU"/>
        </w:rPr>
        <w:t>which forwards the data into local variables to be stored in that specific instance of the class, allowing for multiple jobs or servers to exist at one time.</w:t>
      </w:r>
      <w:r w:rsidR="006F1025">
        <w:rPr>
          <w:lang w:val="en-AU"/>
        </w:rPr>
        <w:t xml:space="preserve"> Additionally, we added the ability to store the current job and server state inside each instance which further improved the</w:t>
      </w:r>
      <w:r w:rsidR="00B36F64">
        <w:rPr>
          <w:lang w:val="en-AU"/>
        </w:rPr>
        <w:t xml:space="preserve"> </w:t>
      </w:r>
      <w:r w:rsidR="009F2757">
        <w:rPr>
          <w:lang w:val="en-AU"/>
        </w:rPr>
        <w:t>compatibility</w:t>
      </w:r>
      <w:r w:rsidR="006F1025">
        <w:rPr>
          <w:lang w:val="en-AU"/>
        </w:rPr>
        <w:t xml:space="preserve"> with our </w:t>
      </w:r>
      <w:r w:rsidR="0067530F">
        <w:rPr>
          <w:lang w:val="en-AU"/>
        </w:rPr>
        <w:t>general</w:t>
      </w:r>
      <w:r w:rsidR="00B77D40">
        <w:rPr>
          <w:lang w:val="en-AU"/>
        </w:rPr>
        <w:t xml:space="preserve"> state</w:t>
      </w:r>
      <w:r w:rsidR="006F1025">
        <w:rPr>
          <w:lang w:val="en-AU"/>
        </w:rPr>
        <w:t xml:space="preserve"> </w:t>
      </w:r>
      <w:r w:rsidR="001975E0">
        <w:rPr>
          <w:lang w:val="en-AU"/>
        </w:rPr>
        <w:t xml:space="preserve">machine </w:t>
      </w:r>
      <w:r w:rsidR="006F1025">
        <w:rPr>
          <w:lang w:val="en-AU"/>
        </w:rPr>
        <w:t>design</w:t>
      </w:r>
      <w:r w:rsidR="0078543C">
        <w:rPr>
          <w:lang w:val="en-AU"/>
        </w:rPr>
        <w:t>.</w:t>
      </w:r>
      <w:r w:rsidR="00DC1113">
        <w:rPr>
          <w:lang w:val="en-AU"/>
        </w:rPr>
        <w:t xml:space="preserve"> </w:t>
      </w:r>
      <w:r w:rsidR="0042538F">
        <w:rPr>
          <w:lang w:val="en-AU"/>
        </w:rPr>
        <w:t xml:space="preserve">These two classes </w:t>
      </w:r>
      <w:r w:rsidR="008D216B">
        <w:rPr>
          <w:lang w:val="en-AU"/>
        </w:rPr>
        <w:t>fit into the client as a whole by giving it the functionality to remember</w:t>
      </w:r>
      <w:r w:rsidR="001D4A6C">
        <w:rPr>
          <w:lang w:val="en-AU"/>
        </w:rPr>
        <w:t xml:space="preserve"> which is essential for it to be able to </w:t>
      </w:r>
      <w:r w:rsidR="00F97C15">
        <w:rPr>
          <w:lang w:val="en-AU"/>
        </w:rPr>
        <w:t>perform scheduling tasks</w:t>
      </w:r>
      <w:r w:rsidR="00F57057">
        <w:rPr>
          <w:lang w:val="en-AU"/>
        </w:rPr>
        <w:t>.</w:t>
      </w:r>
      <w:r w:rsidR="000A19FF">
        <w:rPr>
          <w:lang w:val="en-AU"/>
        </w:rPr>
        <w:t xml:space="preserve"> </w:t>
      </w:r>
      <w:r w:rsidR="00906D4C">
        <w:rPr>
          <w:lang w:val="en-AU"/>
        </w:rPr>
        <w:t xml:space="preserve">These </w:t>
      </w:r>
      <w:r w:rsidR="00906D4C">
        <w:rPr>
          <w:lang w:val="en-AU"/>
        </w:rPr>
        <w:lastRenderedPageBreak/>
        <w:t xml:space="preserve">components of the client were designed and </w:t>
      </w:r>
      <w:r w:rsidR="00A31525">
        <w:rPr>
          <w:lang w:val="en-AU"/>
        </w:rPr>
        <w:t>initially</w:t>
      </w:r>
      <w:r w:rsidR="00906D4C">
        <w:rPr>
          <w:lang w:val="en-AU"/>
        </w:rPr>
        <w:t xml:space="preserve"> implemented by Jarrod with </w:t>
      </w:r>
      <w:r w:rsidR="00A31525">
        <w:rPr>
          <w:lang w:val="en-AU"/>
        </w:rPr>
        <w:t xml:space="preserve">multiple small refactors </w:t>
      </w:r>
      <w:r w:rsidR="001F6203">
        <w:rPr>
          <w:lang w:val="en-AU"/>
        </w:rPr>
        <w:t xml:space="preserve">along with </w:t>
      </w:r>
      <w:r w:rsidR="00906D4C">
        <w:rPr>
          <w:lang w:val="en-AU"/>
        </w:rPr>
        <w:t>Luke refactoring general code and shaping it into the Action state system we had developed.</w:t>
      </w:r>
    </w:p>
    <w:p w14:paraId="1A75A11A" w14:textId="3EB20C93" w:rsidR="00906D4C" w:rsidRPr="00225381" w:rsidRDefault="00906D4C" w:rsidP="006F1025">
      <w:pPr>
        <w:jc w:val="both"/>
        <w:rPr>
          <w:lang w:val="en-AU"/>
        </w:rPr>
      </w:pPr>
      <w:r>
        <w:rPr>
          <w:lang w:val="en-AU"/>
        </w:rPr>
        <w:t xml:space="preserve">The SystemInfomation class </w:t>
      </w:r>
    </w:p>
    <w:p w14:paraId="54A608C0" w14:textId="0F8094AF" w:rsidR="005C664C" w:rsidRDefault="005C664C" w:rsidP="008406CF">
      <w:pPr>
        <w:rPr>
          <w:lang w:val="en-AU"/>
        </w:rPr>
      </w:pPr>
    </w:p>
    <w:p w14:paraId="624999FC" w14:textId="3CA54591" w:rsidR="00EF73B0" w:rsidRDefault="00EF73B0" w:rsidP="008406CF">
      <w:pPr>
        <w:rPr>
          <w:lang w:val="en-AU"/>
        </w:rPr>
      </w:pPr>
    </w:p>
    <w:p w14:paraId="0CADC372" w14:textId="547D051D" w:rsidR="00EF73B0" w:rsidRPr="008406CF" w:rsidRDefault="00EF73B0" w:rsidP="008406CF">
      <w:pPr>
        <w:rPr>
          <w:lang w:val="en-AU"/>
        </w:rPr>
      </w:pPr>
      <w:r w:rsidRPr="008118C7">
        <w:rPr>
          <w:rFonts w:ascii="Calibri" w:hAnsi="Calibri" w:cs="Calibri"/>
          <w:color w:val="FF0000"/>
        </w:rPr>
        <w:t>who oversees which function(s) and how they have led the design and development</w:t>
      </w:r>
      <w:r>
        <w:rPr>
          <w:rFonts w:ascii="Calibri" w:hAnsi="Calibri" w:cs="Calibri"/>
          <w:color w:val="FF0000"/>
        </w:rPr>
        <w:t>:</w:t>
      </w:r>
    </w:p>
    <w:p w14:paraId="28C1A824" w14:textId="40836B7C" w:rsidR="008406CF" w:rsidRDefault="00685D72" w:rsidP="008406CF">
      <w:pPr>
        <w:pStyle w:val="ListParagraph"/>
        <w:numPr>
          <w:ilvl w:val="0"/>
          <w:numId w:val="1"/>
        </w:numPr>
        <w:rPr>
          <w:color w:val="FF0000"/>
          <w:lang w:val="en-AU"/>
        </w:rPr>
      </w:pPr>
      <w:r>
        <w:rPr>
          <w:color w:val="FF0000"/>
          <w:lang w:val="en-AU"/>
        </w:rPr>
        <w:t xml:space="preserve">Initial development of most systems within the client, </w:t>
      </w:r>
      <w:r w:rsidR="00DE7A58">
        <w:rPr>
          <w:color w:val="FF0000"/>
          <w:lang w:val="en-AU"/>
        </w:rPr>
        <w:t>design and implementation</w:t>
      </w:r>
      <w:r>
        <w:rPr>
          <w:color w:val="FF0000"/>
          <w:lang w:val="en-AU"/>
        </w:rPr>
        <w:t xml:space="preserve"> of Job, server, systemInfomation class</w:t>
      </w:r>
      <w:r w:rsidR="004A70A1">
        <w:rPr>
          <w:color w:val="FF0000"/>
          <w:lang w:val="en-AU"/>
        </w:rPr>
        <w:t>es</w:t>
      </w:r>
      <w:r w:rsidR="00AE5A36">
        <w:rPr>
          <w:color w:val="FF0000"/>
          <w:lang w:val="en-AU"/>
        </w:rPr>
        <w:t xml:space="preserve">, general </w:t>
      </w:r>
      <w:r w:rsidR="00151BD7">
        <w:rPr>
          <w:color w:val="FF0000"/>
          <w:lang w:val="en-AU"/>
        </w:rPr>
        <w:t>clean-up</w:t>
      </w:r>
      <w:r w:rsidR="00AE5A36">
        <w:rPr>
          <w:color w:val="FF0000"/>
          <w:lang w:val="en-AU"/>
        </w:rPr>
        <w:t xml:space="preserve"> of code</w:t>
      </w:r>
      <w:r>
        <w:rPr>
          <w:color w:val="FF0000"/>
          <w:lang w:val="en-AU"/>
        </w:rPr>
        <w:t>: Jarrod</w:t>
      </w:r>
    </w:p>
    <w:p w14:paraId="3B5BB1F3" w14:textId="4209D826" w:rsidR="008406CF" w:rsidRDefault="008406CF" w:rsidP="008406CF">
      <w:pPr>
        <w:pStyle w:val="ListParagraph"/>
        <w:numPr>
          <w:ilvl w:val="0"/>
          <w:numId w:val="1"/>
        </w:numPr>
        <w:rPr>
          <w:color w:val="FF0000"/>
          <w:lang w:val="en-AU"/>
        </w:rPr>
      </w:pPr>
    </w:p>
    <w:p w14:paraId="60DDC096" w14:textId="300415F4" w:rsidR="008406CF" w:rsidRDefault="00685D72" w:rsidP="008406CF">
      <w:pPr>
        <w:pStyle w:val="ListParagraph"/>
        <w:numPr>
          <w:ilvl w:val="0"/>
          <w:numId w:val="1"/>
        </w:numPr>
        <w:rPr>
          <w:color w:val="FF0000"/>
          <w:lang w:val="en-AU"/>
        </w:rPr>
      </w:pPr>
      <w:r>
        <w:rPr>
          <w:color w:val="FF0000"/>
          <w:lang w:val="en-AU"/>
        </w:rPr>
        <w:t>Design</w:t>
      </w:r>
      <w:r w:rsidR="00786BDA">
        <w:rPr>
          <w:color w:val="FF0000"/>
          <w:lang w:val="en-AU"/>
        </w:rPr>
        <w:t xml:space="preserve"> and implementation</w:t>
      </w:r>
      <w:r>
        <w:rPr>
          <w:color w:val="FF0000"/>
          <w:lang w:val="en-AU"/>
        </w:rPr>
        <w:t xml:space="preserve"> of state structure</w:t>
      </w:r>
      <w:r w:rsidR="00D97FFE">
        <w:rPr>
          <w:color w:val="FF0000"/>
          <w:lang w:val="en-AU"/>
        </w:rPr>
        <w:t xml:space="preserve"> and protocols</w:t>
      </w:r>
      <w:r>
        <w:rPr>
          <w:color w:val="FF0000"/>
          <w:lang w:val="en-AU"/>
        </w:rPr>
        <w:t xml:space="preserve"> of </w:t>
      </w:r>
      <w:r w:rsidR="0016105D">
        <w:rPr>
          <w:color w:val="FF0000"/>
          <w:lang w:val="en-AU"/>
        </w:rPr>
        <w:t>client, general</w:t>
      </w:r>
      <w:r>
        <w:rPr>
          <w:color w:val="FF0000"/>
          <w:lang w:val="en-AU"/>
        </w:rPr>
        <w:t xml:space="preserve"> </w:t>
      </w:r>
      <w:r w:rsidR="00151BD7">
        <w:rPr>
          <w:color w:val="FF0000"/>
          <w:lang w:val="en-AU"/>
        </w:rPr>
        <w:t>clean-up</w:t>
      </w:r>
      <w:r w:rsidR="00A928E5">
        <w:rPr>
          <w:color w:val="FF0000"/>
          <w:lang w:val="en-AU"/>
        </w:rPr>
        <w:t xml:space="preserve"> of code</w:t>
      </w:r>
      <w:r>
        <w:rPr>
          <w:color w:val="FF0000"/>
          <w:lang w:val="en-AU"/>
        </w:rPr>
        <w:t>: Luke</w:t>
      </w:r>
    </w:p>
    <w:p w14:paraId="508ED3C8" w14:textId="51778515" w:rsidR="008406CF" w:rsidRDefault="008406CF" w:rsidP="008406CF">
      <w:pPr>
        <w:pStyle w:val="ListParagraph"/>
        <w:numPr>
          <w:ilvl w:val="0"/>
          <w:numId w:val="1"/>
        </w:numPr>
        <w:rPr>
          <w:color w:val="FF0000"/>
          <w:lang w:val="en-AU"/>
        </w:rPr>
      </w:pPr>
    </w:p>
    <w:p w14:paraId="2A491A02" w14:textId="77777777" w:rsidR="008406CF" w:rsidRDefault="008406CF" w:rsidP="008406CF">
      <w:pPr>
        <w:pStyle w:val="ListParagraph"/>
        <w:numPr>
          <w:ilvl w:val="0"/>
          <w:numId w:val="1"/>
        </w:numPr>
        <w:rPr>
          <w:color w:val="FF0000"/>
          <w:lang w:val="en-AU"/>
        </w:rPr>
      </w:pPr>
      <w:r>
        <w:rPr>
          <w:color w:val="FF0000"/>
          <w:lang w:val="en-AU"/>
        </w:rPr>
        <w:t>XML parsing: Fred</w:t>
      </w:r>
    </w:p>
    <w:p w14:paraId="7ADD88AB" w14:textId="77777777" w:rsidR="008406CF" w:rsidRPr="008406CF" w:rsidRDefault="008406CF" w:rsidP="008406CF">
      <w:pPr>
        <w:pStyle w:val="ListParagraph"/>
        <w:numPr>
          <w:ilvl w:val="0"/>
          <w:numId w:val="1"/>
        </w:numPr>
        <w:rPr>
          <w:color w:val="FF0000"/>
          <w:lang w:val="en-AU"/>
        </w:rPr>
      </w:pPr>
    </w:p>
    <w:p w14:paraId="6CA64823" w14:textId="5ABF4545" w:rsidR="0076201D" w:rsidRDefault="0076201D" w:rsidP="006F1025">
      <w:pPr>
        <w:jc w:val="both"/>
        <w:rPr>
          <w:color w:val="00B050"/>
          <w:lang w:val="en-AU"/>
        </w:rPr>
      </w:pPr>
      <w:r>
        <w:rPr>
          <w:color w:val="00B050"/>
          <w:lang w:val="en-AU"/>
        </w:rPr>
        <w:t>To parse the ds-system.xml file</w:t>
      </w:r>
      <w:r w:rsidR="00F1512C">
        <w:rPr>
          <w:color w:val="00B050"/>
          <w:lang w:val="en-AU"/>
        </w:rPr>
        <w:t>,</w:t>
      </w:r>
      <w:r>
        <w:rPr>
          <w:color w:val="00B050"/>
          <w:lang w:val="en-AU"/>
        </w:rPr>
        <w:t xml:space="preserve"> Java’s built in Document Object Model (DOM) was used.  </w:t>
      </w:r>
      <w:r w:rsidR="00124E86">
        <w:rPr>
          <w:color w:val="00B050"/>
          <w:lang w:val="en-AU"/>
        </w:rPr>
        <w:t>Th</w:t>
      </w:r>
      <w:r w:rsidR="00F1512C">
        <w:rPr>
          <w:color w:val="00B050"/>
          <w:lang w:val="en-AU"/>
        </w:rPr>
        <w:t>e</w:t>
      </w:r>
      <w:r w:rsidR="00124E86">
        <w:rPr>
          <w:color w:val="00B050"/>
          <w:lang w:val="en-AU"/>
        </w:rPr>
        <w:t xml:space="preserve"> code</w:t>
      </w:r>
      <w:r w:rsidR="00F1512C">
        <w:rPr>
          <w:color w:val="00B050"/>
          <w:lang w:val="en-AU"/>
        </w:rPr>
        <w:t xml:space="preserve"> used to accomplish this task is in</w:t>
      </w:r>
      <w:r w:rsidR="00124E86">
        <w:rPr>
          <w:color w:val="00B050"/>
          <w:lang w:val="en-AU"/>
        </w:rPr>
        <w:t xml:space="preserve"> the XMLParser java class. The input is </w:t>
      </w:r>
      <w:r w:rsidR="00F1512C">
        <w:rPr>
          <w:color w:val="00B050"/>
          <w:lang w:val="en-AU"/>
        </w:rPr>
        <w:t>an</w:t>
      </w:r>
      <w:r w:rsidR="00124E86">
        <w:rPr>
          <w:color w:val="00B050"/>
          <w:lang w:val="en-AU"/>
        </w:rPr>
        <w:t xml:space="preserve"> XML file written by the Server after it connects to the Client. The information contained in the file is </w:t>
      </w:r>
      <w:r w:rsidR="00F1512C">
        <w:rPr>
          <w:color w:val="00B050"/>
          <w:lang w:val="en-AU"/>
        </w:rPr>
        <w:t>all</w:t>
      </w:r>
      <w:r w:rsidR="00124E86">
        <w:rPr>
          <w:color w:val="00B050"/>
          <w:lang w:val="en-AU"/>
        </w:rPr>
        <w:t xml:space="preserve"> the </w:t>
      </w:r>
      <w:r w:rsidR="00F1512C">
        <w:rPr>
          <w:color w:val="00B050"/>
          <w:lang w:val="en-AU"/>
        </w:rPr>
        <w:t xml:space="preserve">server information and attributes available in the specified configuration file.  The output after the method completes is the parsed server attributes stored in the correct data type and placed in an array list for use by the Client when scheduling the job.  </w:t>
      </w:r>
      <w:r>
        <w:rPr>
          <w:color w:val="00B050"/>
          <w:lang w:val="en-AU"/>
        </w:rPr>
        <w:t>The steps used to parse the document are:</w:t>
      </w:r>
    </w:p>
    <w:p w14:paraId="76084A9E" w14:textId="138A0956" w:rsidR="0076201D" w:rsidRDefault="0076201D" w:rsidP="0076201D">
      <w:pPr>
        <w:pStyle w:val="ListParagraph"/>
        <w:numPr>
          <w:ilvl w:val="0"/>
          <w:numId w:val="4"/>
        </w:numPr>
        <w:rPr>
          <w:color w:val="00B050"/>
          <w:lang w:val="en-AU"/>
        </w:rPr>
      </w:pPr>
      <w:r>
        <w:rPr>
          <w:color w:val="00B050"/>
          <w:lang w:val="en-AU"/>
        </w:rPr>
        <w:t xml:space="preserve">Import the </w:t>
      </w:r>
      <w:r w:rsidR="0034792C">
        <w:rPr>
          <w:color w:val="00B050"/>
          <w:lang w:val="en-AU"/>
        </w:rPr>
        <w:t>applicable</w:t>
      </w:r>
      <w:r>
        <w:rPr>
          <w:color w:val="00B050"/>
          <w:lang w:val="en-AU"/>
        </w:rPr>
        <w:t xml:space="preserve"> packages: org.w3c.dom.*, javax.xml.parsers.*, and java.io*</w:t>
      </w:r>
    </w:p>
    <w:p w14:paraId="77B3C72D" w14:textId="2891E508" w:rsidR="00FF09CB" w:rsidRDefault="00FF09CB" w:rsidP="0076201D">
      <w:pPr>
        <w:pStyle w:val="ListParagraph"/>
        <w:numPr>
          <w:ilvl w:val="0"/>
          <w:numId w:val="4"/>
        </w:numPr>
        <w:rPr>
          <w:color w:val="00B050"/>
          <w:lang w:val="en-AU"/>
        </w:rPr>
      </w:pPr>
      <w:r>
        <w:rPr>
          <w:color w:val="00B050"/>
          <w:lang w:val="en-AU"/>
        </w:rPr>
        <w:t>Create a Document Builder</w:t>
      </w:r>
    </w:p>
    <w:p w14:paraId="000C1C42" w14:textId="10A5075A" w:rsidR="00FF09CB" w:rsidRDefault="00FF09CB" w:rsidP="0076201D">
      <w:pPr>
        <w:pStyle w:val="ListParagraph"/>
        <w:numPr>
          <w:ilvl w:val="0"/>
          <w:numId w:val="4"/>
        </w:numPr>
        <w:rPr>
          <w:color w:val="00B050"/>
          <w:lang w:val="en-AU"/>
        </w:rPr>
      </w:pPr>
      <w:r>
        <w:rPr>
          <w:color w:val="00B050"/>
          <w:lang w:val="en-AU"/>
        </w:rPr>
        <w:t>Create a document from the file</w:t>
      </w:r>
    </w:p>
    <w:p w14:paraId="2617BDCC" w14:textId="39515C16" w:rsidR="0034792C" w:rsidRDefault="0034792C" w:rsidP="0076201D">
      <w:pPr>
        <w:pStyle w:val="ListParagraph"/>
        <w:numPr>
          <w:ilvl w:val="0"/>
          <w:numId w:val="4"/>
        </w:numPr>
        <w:rPr>
          <w:color w:val="00B050"/>
          <w:lang w:val="en-AU"/>
        </w:rPr>
      </w:pPr>
      <w:r>
        <w:rPr>
          <w:color w:val="00B050"/>
          <w:lang w:val="en-AU"/>
        </w:rPr>
        <w:t>From the new XPath object</w:t>
      </w:r>
      <w:r w:rsidR="00777C08">
        <w:rPr>
          <w:color w:val="00B050"/>
          <w:lang w:val="en-AU"/>
        </w:rPr>
        <w:t xml:space="preserve"> created</w:t>
      </w:r>
      <w:r>
        <w:rPr>
          <w:color w:val="00B050"/>
          <w:lang w:val="en-AU"/>
        </w:rPr>
        <w:t xml:space="preserve"> </w:t>
      </w:r>
      <w:r w:rsidR="00777C08">
        <w:rPr>
          <w:color w:val="00B050"/>
          <w:lang w:val="en-AU"/>
        </w:rPr>
        <w:t>it</w:t>
      </w:r>
      <w:r>
        <w:rPr>
          <w:color w:val="00B050"/>
          <w:lang w:val="en-AU"/>
        </w:rPr>
        <w:t xml:space="preserve"> can read the data and use the expressions to gather what you need from the document</w:t>
      </w:r>
    </w:p>
    <w:p w14:paraId="3DBEDA4F" w14:textId="617E2DD9" w:rsidR="00FF09CB" w:rsidRDefault="005F441B" w:rsidP="0076201D">
      <w:pPr>
        <w:pStyle w:val="ListParagraph"/>
        <w:numPr>
          <w:ilvl w:val="0"/>
          <w:numId w:val="4"/>
        </w:numPr>
        <w:rPr>
          <w:color w:val="00B050"/>
          <w:lang w:val="en-AU"/>
        </w:rPr>
      </w:pPr>
      <w:r>
        <w:rPr>
          <w:color w:val="00B050"/>
          <w:lang w:val="en-AU"/>
        </w:rPr>
        <w:t>Retrieve a node by a specific tag name</w:t>
      </w:r>
      <w:r w:rsidR="0034792C">
        <w:rPr>
          <w:color w:val="00B050"/>
          <w:lang w:val="en-AU"/>
        </w:rPr>
        <w:t xml:space="preserve">, in this case it is the “server” tag </w:t>
      </w:r>
      <w:r w:rsidR="00F1512C">
        <w:rPr>
          <w:color w:val="00B050"/>
          <w:lang w:val="en-AU"/>
        </w:rPr>
        <w:t xml:space="preserve">in this instance it is </w:t>
      </w:r>
      <w:r w:rsidR="0034792C">
        <w:rPr>
          <w:color w:val="00B050"/>
          <w:lang w:val="en-AU"/>
        </w:rPr>
        <w:t>“//system/servers/server[@type]”</w:t>
      </w:r>
    </w:p>
    <w:p w14:paraId="35C3A28A" w14:textId="4419AFFC" w:rsidR="00FF09CB" w:rsidRDefault="00FF09CB" w:rsidP="0076201D">
      <w:pPr>
        <w:pStyle w:val="ListParagraph"/>
        <w:numPr>
          <w:ilvl w:val="0"/>
          <w:numId w:val="4"/>
        </w:numPr>
        <w:rPr>
          <w:color w:val="00B050"/>
          <w:lang w:val="en-AU"/>
        </w:rPr>
      </w:pPr>
      <w:r>
        <w:rPr>
          <w:color w:val="00B050"/>
          <w:lang w:val="en-AU"/>
        </w:rPr>
        <w:t xml:space="preserve">Examine </w:t>
      </w:r>
      <w:r w:rsidR="0034792C">
        <w:rPr>
          <w:color w:val="00B050"/>
          <w:lang w:val="en-AU"/>
        </w:rPr>
        <w:t>k</w:t>
      </w:r>
      <w:r>
        <w:rPr>
          <w:color w:val="00B050"/>
          <w:lang w:val="en-AU"/>
        </w:rPr>
        <w:t>ey-</w:t>
      </w:r>
      <w:r w:rsidR="0034792C">
        <w:rPr>
          <w:color w:val="00B050"/>
          <w:lang w:val="en-AU"/>
        </w:rPr>
        <w:t>v</w:t>
      </w:r>
      <w:r>
        <w:rPr>
          <w:color w:val="00B050"/>
          <w:lang w:val="en-AU"/>
        </w:rPr>
        <w:t>alue pairs</w:t>
      </w:r>
      <w:r w:rsidR="0034792C">
        <w:rPr>
          <w:color w:val="00B050"/>
          <w:lang w:val="en-AU"/>
        </w:rPr>
        <w:t xml:space="preserve"> that contain the server attributes</w:t>
      </w:r>
    </w:p>
    <w:p w14:paraId="48C1E550" w14:textId="457F52F1" w:rsidR="005F441B" w:rsidRPr="005F441B" w:rsidRDefault="005F441B" w:rsidP="005F441B">
      <w:pPr>
        <w:rPr>
          <w:color w:val="00B050"/>
          <w:lang w:val="en-AU"/>
        </w:rPr>
      </w:pPr>
      <w:r>
        <w:rPr>
          <w:color w:val="00B050"/>
          <w:lang w:val="en-AU"/>
        </w:rPr>
        <w:t>The values read from the XML file are read as string</w:t>
      </w:r>
      <w:r w:rsidR="0034792C">
        <w:rPr>
          <w:color w:val="00B050"/>
          <w:lang w:val="en-AU"/>
        </w:rPr>
        <w:t xml:space="preserve"> data</w:t>
      </w:r>
      <w:r>
        <w:rPr>
          <w:color w:val="00B050"/>
          <w:lang w:val="en-AU"/>
        </w:rPr>
        <w:t xml:space="preserve"> but </w:t>
      </w:r>
      <w:r w:rsidR="0034792C">
        <w:rPr>
          <w:color w:val="00B050"/>
          <w:lang w:val="en-AU"/>
        </w:rPr>
        <w:t>need</w:t>
      </w:r>
      <w:r>
        <w:rPr>
          <w:color w:val="00B050"/>
          <w:lang w:val="en-AU"/>
        </w:rPr>
        <w:t xml:space="preserve"> to be parsed again to the</w:t>
      </w:r>
      <w:r w:rsidR="0034792C">
        <w:rPr>
          <w:color w:val="00B050"/>
          <w:lang w:val="en-AU"/>
        </w:rPr>
        <w:t xml:space="preserve"> appropriate data type</w:t>
      </w:r>
      <w:r>
        <w:rPr>
          <w:color w:val="00B050"/>
          <w:lang w:val="en-AU"/>
        </w:rPr>
        <w:t>.</w:t>
      </w:r>
      <w:r w:rsidR="00F1512C">
        <w:rPr>
          <w:color w:val="00B050"/>
          <w:lang w:val="en-AU"/>
        </w:rPr>
        <w:t xml:space="preserve">  </w:t>
      </w:r>
      <w:r>
        <w:rPr>
          <w:color w:val="00B050"/>
          <w:lang w:val="en-AU"/>
        </w:rPr>
        <w:t xml:space="preserve">The values are then passed into and stored in an </w:t>
      </w:r>
      <w:r w:rsidR="0034792C">
        <w:rPr>
          <w:color w:val="00B050"/>
          <w:lang w:val="en-AU"/>
        </w:rPr>
        <w:t>array list</w:t>
      </w:r>
      <w:r>
        <w:rPr>
          <w:color w:val="00B050"/>
          <w:lang w:val="en-AU"/>
        </w:rPr>
        <w:t xml:space="preserve"> of servers.</w:t>
      </w:r>
    </w:p>
    <w:p w14:paraId="5671D529" w14:textId="77777777" w:rsidR="005F441B" w:rsidRPr="005F441B" w:rsidRDefault="005F441B" w:rsidP="005F441B">
      <w:pPr>
        <w:rPr>
          <w:color w:val="00B050"/>
          <w:lang w:val="en-AU"/>
        </w:rPr>
      </w:pPr>
    </w:p>
    <w:p w14:paraId="3AC4A48B" w14:textId="24E93D04" w:rsidR="004421D9" w:rsidRPr="004421D9" w:rsidRDefault="004421D9" w:rsidP="004421D9">
      <w:pPr>
        <w:rPr>
          <w:lang w:val="en-AU"/>
        </w:rPr>
      </w:pPr>
    </w:p>
    <w:p w14:paraId="22D69819" w14:textId="5E1DCC1E" w:rsidR="004421D9" w:rsidRDefault="004421D9" w:rsidP="004421D9">
      <w:pPr>
        <w:rPr>
          <w:lang w:val="en-AU"/>
        </w:rPr>
      </w:pPr>
    </w:p>
    <w:p w14:paraId="382C8F1D" w14:textId="207B1AD0" w:rsidR="004D42BE" w:rsidRDefault="004D42BE" w:rsidP="004421D9">
      <w:pPr>
        <w:rPr>
          <w:lang w:val="en-AU"/>
        </w:rPr>
      </w:pPr>
    </w:p>
    <w:p w14:paraId="2DC057C9" w14:textId="46F472AA" w:rsidR="004D42BE" w:rsidRDefault="004D42BE" w:rsidP="004421D9">
      <w:pPr>
        <w:rPr>
          <w:lang w:val="en-AU"/>
        </w:rPr>
      </w:pPr>
    </w:p>
    <w:p w14:paraId="2ADFC9E3" w14:textId="6650D30B" w:rsidR="004D42BE" w:rsidRDefault="004D42BE" w:rsidP="004421D9">
      <w:pPr>
        <w:rPr>
          <w:lang w:val="en-AU"/>
        </w:rPr>
      </w:pPr>
    </w:p>
    <w:p w14:paraId="45BD3512" w14:textId="1CEF8AFD" w:rsidR="004D42BE" w:rsidRDefault="004D42BE" w:rsidP="004421D9">
      <w:pPr>
        <w:rPr>
          <w:lang w:val="en-AU"/>
        </w:rPr>
      </w:pPr>
    </w:p>
    <w:p w14:paraId="65FDD0CB" w14:textId="1941C06D" w:rsidR="005948CD" w:rsidRDefault="005948CD" w:rsidP="005948CD">
      <w:pPr>
        <w:rPr>
          <w:lang w:val="en-AU"/>
        </w:rPr>
      </w:pPr>
      <w:r>
        <w:rPr>
          <w:lang w:val="en-AU"/>
        </w:rPr>
        <w:t xml:space="preserve">GitHub Repo: </w:t>
      </w:r>
      <w:hyperlink r:id="rId9" w:history="1">
        <w:r w:rsidRPr="00342A06">
          <w:rPr>
            <w:rStyle w:val="Hyperlink"/>
            <w:lang w:val="en-AU"/>
          </w:rPr>
          <w:t>https://github.com/Luke-Glover/DS-Sim-Client.git</w:t>
        </w:r>
      </w:hyperlink>
    </w:p>
    <w:p w14:paraId="0B4569B6" w14:textId="77777777" w:rsidR="0040294C" w:rsidRPr="0040294C" w:rsidRDefault="00070695" w:rsidP="0040294C">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0F5330D" w14:textId="77777777" w:rsidR="0040294C" w:rsidRPr="0040294C" w:rsidRDefault="0040294C" w:rsidP="0040294C">
      <w:pPr>
        <w:pStyle w:val="Bibliography"/>
        <w:rPr>
          <w:rFonts w:ascii="Calibri" w:hAnsi="Calibri" w:cs="Calibri"/>
        </w:rPr>
      </w:pPr>
      <w:r w:rsidRPr="0040294C">
        <w:rPr>
          <w:rFonts w:ascii="Calibri" w:hAnsi="Calibri" w:cs="Calibri"/>
        </w:rPr>
        <w:lastRenderedPageBreak/>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3CF0A020" w14:textId="36872764" w:rsidR="004D42BE" w:rsidRPr="004421D9" w:rsidRDefault="00070695" w:rsidP="004421D9">
      <w:pPr>
        <w:rPr>
          <w:lang w:val="en-AU"/>
        </w:rPr>
      </w:pPr>
      <w:r>
        <w:rPr>
          <w:lang w:val="en-AU"/>
        </w:rPr>
        <w:fldChar w:fldCharType="end"/>
      </w:r>
    </w:p>
    <w:p w14:paraId="154678E3" w14:textId="4B9855B6" w:rsidR="004421D9" w:rsidRPr="004421D9" w:rsidRDefault="004421D9" w:rsidP="004421D9">
      <w:pPr>
        <w:rPr>
          <w:lang w:val="en-AU"/>
        </w:rPr>
      </w:pPr>
    </w:p>
    <w:p w14:paraId="2E1CF844" w14:textId="2CD850DE" w:rsidR="004421D9" w:rsidRPr="008118C7" w:rsidRDefault="004421D9" w:rsidP="004421D9">
      <w:pPr>
        <w:rPr>
          <w:rFonts w:ascii="Calibri" w:hAnsi="Calibri" w:cs="Calibri"/>
          <w:color w:val="FF0000"/>
        </w:rPr>
      </w:pPr>
      <w:r w:rsidRPr="008118C7">
        <w:rPr>
          <w:rFonts w:ascii="Calibri" w:hAnsi="Calibri" w:cs="Calibri"/>
          <w:color w:val="FF0000"/>
        </w:rPr>
        <w:t>References including project git repository/wiki, e.g., GitHub and Bitbucket.</w:t>
      </w:r>
    </w:p>
    <w:p w14:paraId="01A312EB" w14:textId="33511E42" w:rsidR="004421D9" w:rsidRPr="008118C7" w:rsidRDefault="004421D9" w:rsidP="004421D9">
      <w:pPr>
        <w:rPr>
          <w:color w:val="FF0000"/>
          <w:lang w:val="en-AU"/>
        </w:rPr>
      </w:pPr>
      <w:r w:rsidRPr="008118C7">
        <w:rPr>
          <w:rFonts w:ascii="Calibri" w:hAnsi="Calibri" w:cs="Calibri"/>
          <w:color w:val="FF0000"/>
        </w:rPr>
        <w:t>* The numbers of pages for each section are also a suggestion.</w:t>
      </w:r>
    </w:p>
    <w:sectPr w:rsidR="004421D9" w:rsidRPr="008118C7" w:rsidSect="00124E86">
      <w:footerReference w:type="default" r:id="rId10"/>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3DEAA" w14:textId="77777777" w:rsidR="00F633B8" w:rsidRDefault="00F633B8" w:rsidP="005948CD">
      <w:pPr>
        <w:spacing w:after="0" w:line="240" w:lineRule="auto"/>
      </w:pPr>
      <w:r>
        <w:separator/>
      </w:r>
    </w:p>
  </w:endnote>
  <w:endnote w:type="continuationSeparator" w:id="0">
    <w:p w14:paraId="2E180DDD" w14:textId="77777777" w:rsidR="00F633B8" w:rsidRDefault="00F633B8"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61FB7" w14:textId="77777777" w:rsidR="00F633B8" w:rsidRDefault="00F633B8" w:rsidP="005948CD">
      <w:pPr>
        <w:spacing w:after="0" w:line="240" w:lineRule="auto"/>
      </w:pPr>
      <w:r>
        <w:separator/>
      </w:r>
    </w:p>
  </w:footnote>
  <w:footnote w:type="continuationSeparator" w:id="0">
    <w:p w14:paraId="538F1D9D" w14:textId="77777777" w:rsidR="00F633B8" w:rsidRDefault="00F633B8"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563A4"/>
    <w:rsid w:val="00060B1C"/>
    <w:rsid w:val="000662C2"/>
    <w:rsid w:val="00070695"/>
    <w:rsid w:val="00070778"/>
    <w:rsid w:val="00075DD9"/>
    <w:rsid w:val="00093387"/>
    <w:rsid w:val="000A19FF"/>
    <w:rsid w:val="00102A5B"/>
    <w:rsid w:val="001132F7"/>
    <w:rsid w:val="00124E86"/>
    <w:rsid w:val="001367C4"/>
    <w:rsid w:val="00144F83"/>
    <w:rsid w:val="00151BD7"/>
    <w:rsid w:val="00156BAE"/>
    <w:rsid w:val="0016105D"/>
    <w:rsid w:val="001725E4"/>
    <w:rsid w:val="001975E0"/>
    <w:rsid w:val="001A07CB"/>
    <w:rsid w:val="001A7CCC"/>
    <w:rsid w:val="001D1D5A"/>
    <w:rsid w:val="001D4A6C"/>
    <w:rsid w:val="001F6203"/>
    <w:rsid w:val="001F66B1"/>
    <w:rsid w:val="0020117F"/>
    <w:rsid w:val="00225381"/>
    <w:rsid w:val="00232382"/>
    <w:rsid w:val="00241859"/>
    <w:rsid w:val="0025742D"/>
    <w:rsid w:val="002575F1"/>
    <w:rsid w:val="00272884"/>
    <w:rsid w:val="0027653B"/>
    <w:rsid w:val="002B2E55"/>
    <w:rsid w:val="002C70D8"/>
    <w:rsid w:val="002C7F13"/>
    <w:rsid w:val="002F2F79"/>
    <w:rsid w:val="002F4E30"/>
    <w:rsid w:val="0034792C"/>
    <w:rsid w:val="00350D4A"/>
    <w:rsid w:val="00364E4B"/>
    <w:rsid w:val="0037507D"/>
    <w:rsid w:val="00386101"/>
    <w:rsid w:val="00394CBB"/>
    <w:rsid w:val="003B00C4"/>
    <w:rsid w:val="003B1616"/>
    <w:rsid w:val="003B2061"/>
    <w:rsid w:val="003D1BA6"/>
    <w:rsid w:val="003E3B16"/>
    <w:rsid w:val="0040294C"/>
    <w:rsid w:val="0042538F"/>
    <w:rsid w:val="00436912"/>
    <w:rsid w:val="00441ABF"/>
    <w:rsid w:val="004421D9"/>
    <w:rsid w:val="004A70A1"/>
    <w:rsid w:val="004B7010"/>
    <w:rsid w:val="004C39F3"/>
    <w:rsid w:val="004D42BE"/>
    <w:rsid w:val="004D49BC"/>
    <w:rsid w:val="004F17B2"/>
    <w:rsid w:val="004F2CE8"/>
    <w:rsid w:val="004F4803"/>
    <w:rsid w:val="005127F3"/>
    <w:rsid w:val="00536814"/>
    <w:rsid w:val="005471A2"/>
    <w:rsid w:val="0055679F"/>
    <w:rsid w:val="00570D83"/>
    <w:rsid w:val="00573DF7"/>
    <w:rsid w:val="0057751B"/>
    <w:rsid w:val="005948CD"/>
    <w:rsid w:val="005A03B6"/>
    <w:rsid w:val="005C664C"/>
    <w:rsid w:val="005F441B"/>
    <w:rsid w:val="005F694B"/>
    <w:rsid w:val="006027BE"/>
    <w:rsid w:val="006032C7"/>
    <w:rsid w:val="00610C87"/>
    <w:rsid w:val="00613939"/>
    <w:rsid w:val="0062663C"/>
    <w:rsid w:val="00650777"/>
    <w:rsid w:val="00671C75"/>
    <w:rsid w:val="006721BC"/>
    <w:rsid w:val="0067530F"/>
    <w:rsid w:val="00682030"/>
    <w:rsid w:val="00685D72"/>
    <w:rsid w:val="006B5B74"/>
    <w:rsid w:val="006C5272"/>
    <w:rsid w:val="006D7AB7"/>
    <w:rsid w:val="006E2775"/>
    <w:rsid w:val="006E2B86"/>
    <w:rsid w:val="006F1025"/>
    <w:rsid w:val="00702E05"/>
    <w:rsid w:val="0071102A"/>
    <w:rsid w:val="00713B5A"/>
    <w:rsid w:val="007370F9"/>
    <w:rsid w:val="00744B5B"/>
    <w:rsid w:val="00753133"/>
    <w:rsid w:val="00756E44"/>
    <w:rsid w:val="0076201D"/>
    <w:rsid w:val="00762FBA"/>
    <w:rsid w:val="00777C08"/>
    <w:rsid w:val="00777D48"/>
    <w:rsid w:val="00783C04"/>
    <w:rsid w:val="0078543C"/>
    <w:rsid w:val="00786BDA"/>
    <w:rsid w:val="0078742C"/>
    <w:rsid w:val="00795D85"/>
    <w:rsid w:val="007A3AC1"/>
    <w:rsid w:val="007A55E8"/>
    <w:rsid w:val="007A67F8"/>
    <w:rsid w:val="007B0E8E"/>
    <w:rsid w:val="007B18BC"/>
    <w:rsid w:val="008118C7"/>
    <w:rsid w:val="008164CB"/>
    <w:rsid w:val="008330C7"/>
    <w:rsid w:val="008406CF"/>
    <w:rsid w:val="008471E8"/>
    <w:rsid w:val="0085321A"/>
    <w:rsid w:val="00856655"/>
    <w:rsid w:val="008610B0"/>
    <w:rsid w:val="00862BBE"/>
    <w:rsid w:val="008715CC"/>
    <w:rsid w:val="008859B7"/>
    <w:rsid w:val="008B27E9"/>
    <w:rsid w:val="008D216B"/>
    <w:rsid w:val="008E6C00"/>
    <w:rsid w:val="00906D4C"/>
    <w:rsid w:val="00947EC3"/>
    <w:rsid w:val="0095369C"/>
    <w:rsid w:val="009663EE"/>
    <w:rsid w:val="00967193"/>
    <w:rsid w:val="009935BB"/>
    <w:rsid w:val="009F2757"/>
    <w:rsid w:val="00A209C8"/>
    <w:rsid w:val="00A31525"/>
    <w:rsid w:val="00A87CAC"/>
    <w:rsid w:val="00A928E5"/>
    <w:rsid w:val="00A959ED"/>
    <w:rsid w:val="00AA0D64"/>
    <w:rsid w:val="00AB0F56"/>
    <w:rsid w:val="00AB1882"/>
    <w:rsid w:val="00AD2627"/>
    <w:rsid w:val="00AD2DAE"/>
    <w:rsid w:val="00AD623A"/>
    <w:rsid w:val="00AE5A36"/>
    <w:rsid w:val="00B15CB0"/>
    <w:rsid w:val="00B2727F"/>
    <w:rsid w:val="00B36F64"/>
    <w:rsid w:val="00B77D40"/>
    <w:rsid w:val="00B96B42"/>
    <w:rsid w:val="00BB3E70"/>
    <w:rsid w:val="00C06813"/>
    <w:rsid w:val="00C07609"/>
    <w:rsid w:val="00C32E04"/>
    <w:rsid w:val="00C37FE2"/>
    <w:rsid w:val="00C41EA7"/>
    <w:rsid w:val="00C5702A"/>
    <w:rsid w:val="00C75852"/>
    <w:rsid w:val="00CB23CE"/>
    <w:rsid w:val="00CB2CE3"/>
    <w:rsid w:val="00D04344"/>
    <w:rsid w:val="00D06130"/>
    <w:rsid w:val="00D330C1"/>
    <w:rsid w:val="00D36B7E"/>
    <w:rsid w:val="00D42EB9"/>
    <w:rsid w:val="00D759C1"/>
    <w:rsid w:val="00D87C17"/>
    <w:rsid w:val="00D87CE8"/>
    <w:rsid w:val="00D94D75"/>
    <w:rsid w:val="00D97FFE"/>
    <w:rsid w:val="00DB6F0B"/>
    <w:rsid w:val="00DC1113"/>
    <w:rsid w:val="00DC4212"/>
    <w:rsid w:val="00DD1903"/>
    <w:rsid w:val="00DE20D1"/>
    <w:rsid w:val="00DE72EF"/>
    <w:rsid w:val="00DE7A58"/>
    <w:rsid w:val="00E06ED3"/>
    <w:rsid w:val="00E16C5E"/>
    <w:rsid w:val="00E2357E"/>
    <w:rsid w:val="00E82440"/>
    <w:rsid w:val="00E92E13"/>
    <w:rsid w:val="00EF2485"/>
    <w:rsid w:val="00EF73B0"/>
    <w:rsid w:val="00F05A86"/>
    <w:rsid w:val="00F1512C"/>
    <w:rsid w:val="00F46812"/>
    <w:rsid w:val="00F56408"/>
    <w:rsid w:val="00F57057"/>
    <w:rsid w:val="00F633B8"/>
    <w:rsid w:val="00F97C15"/>
    <w:rsid w:val="00FA5866"/>
    <w:rsid w:val="00FB21E7"/>
    <w:rsid w:val="00FC5CE8"/>
    <w:rsid w:val="00FE440D"/>
    <w:rsid w:val="00FE5C0D"/>
    <w:rsid w:val="00FF0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uke-Glover/DS-Sim-Clien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0</TotalTime>
  <Pages>5</Pages>
  <Words>2270</Words>
  <Characters>12944</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Jarrod Adair</cp:lastModifiedBy>
  <cp:revision>137</cp:revision>
  <dcterms:created xsi:type="dcterms:W3CDTF">2021-03-31T06:18:00Z</dcterms:created>
  <dcterms:modified xsi:type="dcterms:W3CDTF">2021-04-19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